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C47D11B" w:rsidR="00755D82" w:rsidRPr="0052320E" w:rsidRDefault="00F14DBD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>
        <w:rPr>
          <w:rFonts w:ascii="Times New Roman" w:hAnsi="Times New Roman" w:cs="Times New Roman" w:hint="eastAsia"/>
        </w:rPr>
        <w:t>期末考试</w:t>
      </w:r>
    </w:p>
    <w:p w14:paraId="20A47FAD" w14:textId="18E42269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1" w:name="_Hlk98355890"/>
      <w:r w:rsidR="00FC36F1">
        <w:rPr>
          <w:rFonts w:ascii="Times New Roman" w:eastAsia="黑体" w:hAnsi="Times New Roman" w:cs="Times New Roman"/>
          <w:noProof/>
          <w:szCs w:val="21"/>
        </w:rPr>
        <w:t>12</w:t>
      </w:r>
      <w:r w:rsidR="00EC7578" w:rsidRPr="0052320E">
        <w:rPr>
          <w:rFonts w:ascii="Times New Roman" w:eastAsia="黑体" w:hAnsi="Times New Roman" w:cs="Times New Roman"/>
          <w:noProof/>
          <w:szCs w:val="21"/>
        </w:rPr>
        <w:t>0</w:t>
      </w:r>
      <w:bookmarkEnd w:id="1"/>
      <w:r w:rsidR="00FC36F1">
        <w:rPr>
          <w:rFonts w:ascii="Times New Roman" w:eastAsia="黑体" w:hAnsi="Times New Roman" w:cs="Times New Roman"/>
          <w:noProof/>
          <w:szCs w:val="21"/>
        </w:rPr>
        <w:t>034910021</w:t>
      </w:r>
    </w:p>
    <w:p w14:paraId="342FAFF0" w14:textId="61609B15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FC36F1">
        <w:rPr>
          <w:rFonts w:ascii="Times New Roman" w:eastAsia="宋体" w:hAnsi="Times New Roman" w:cs="Times New Roman" w:hint="eastAsia"/>
          <w:sz w:val="18"/>
          <w:szCs w:val="18"/>
        </w:rPr>
        <w:t>海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4E78F475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2" w:name="_Toc106132483"/>
      <w:r w:rsidR="001347DF">
        <w:rPr>
          <w:rFonts w:hint="eastAsia"/>
        </w:rPr>
        <w:instrText>摘要</w:instrText>
      </w:r>
      <w:bookmarkEnd w:id="2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325749" w:rsidRPr="005A46CA">
        <w:t>2022-06-</w:t>
      </w:r>
      <w:r w:rsidR="00325749">
        <w:t>14</w:t>
      </w:r>
      <w:r w:rsidR="00325749" w:rsidRPr="005A46CA">
        <w:t xml:space="preserve"> 1</w:t>
      </w:r>
      <w:r w:rsidR="00325749">
        <w:t>6</w:t>
      </w:r>
      <w:r w:rsidR="00325749" w:rsidRPr="005A46CA">
        <w:t>:00-1</w:t>
      </w:r>
      <w:r w:rsidR="00325749">
        <w:t>8</w:t>
      </w:r>
      <w:r w:rsidR="00325749" w:rsidRPr="005A46CA">
        <w:t>:00</w:t>
      </w:r>
      <w:r w:rsidR="00325749" w:rsidRPr="006D10BF"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22651E09" w:rsidR="00B50C9C" w:rsidRPr="006117E4" w:rsidRDefault="00F14DBD" w:rsidP="00A06EB2">
      <w:pPr>
        <w:pStyle w:val="af7"/>
      </w:pPr>
      <w:r>
        <w:rPr>
          <w:rFonts w:hint="eastAsia"/>
        </w:rPr>
        <w:t>Final</w:t>
      </w:r>
      <w:r>
        <w:t xml:space="preserve"> Exam</w:t>
      </w:r>
    </w:p>
    <w:p w14:paraId="435B4228" w14:textId="23517889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325749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1E3461AE" w:rsidR="00B50C9C" w:rsidRPr="00B50C9C" w:rsidRDefault="000D161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6B8C680E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6132484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5A46CA" w:rsidRPr="005A46CA">
        <w:t>2022-06-</w:t>
      </w:r>
      <w:r w:rsidR="00E45740">
        <w:t>1</w:t>
      </w:r>
      <w:r w:rsidR="00325749">
        <w:t>4</w:t>
      </w:r>
      <w:r w:rsidR="005A46CA" w:rsidRPr="005A46CA">
        <w:t xml:space="preserve"> 1</w:t>
      </w:r>
      <w:r w:rsidR="00325749">
        <w:t>6</w:t>
      </w:r>
      <w:r w:rsidR="005A46CA" w:rsidRPr="005A46CA">
        <w:t>:00-1</w:t>
      </w:r>
      <w:r w:rsidR="00325749">
        <w:t>8</w:t>
      </w:r>
      <w:r w:rsidR="005A46CA" w:rsidRPr="005A46CA">
        <w:t>:0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4806F9EE" w14:textId="1749FE84" w:rsidR="00630238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6132483" w:history="1">
            <w:r w:rsidR="00630238" w:rsidRPr="00076F2A">
              <w:rPr>
                <w:rStyle w:val="aa"/>
                <w:noProof/>
              </w:rPr>
              <w:t>摘要</w:t>
            </w:r>
            <w:r w:rsidR="00630238">
              <w:rPr>
                <w:noProof/>
                <w:webHidden/>
              </w:rPr>
              <w:tab/>
            </w:r>
            <w:r w:rsidR="00630238">
              <w:rPr>
                <w:noProof/>
                <w:webHidden/>
              </w:rPr>
              <w:fldChar w:fldCharType="begin"/>
            </w:r>
            <w:r w:rsidR="00630238">
              <w:rPr>
                <w:noProof/>
                <w:webHidden/>
              </w:rPr>
              <w:instrText xml:space="preserve"> PAGEREF _Toc106132483 \h </w:instrText>
            </w:r>
            <w:r w:rsidR="00630238">
              <w:rPr>
                <w:noProof/>
                <w:webHidden/>
              </w:rPr>
            </w:r>
            <w:r w:rsidR="00630238">
              <w:rPr>
                <w:noProof/>
                <w:webHidden/>
              </w:rPr>
              <w:fldChar w:fldCharType="separate"/>
            </w:r>
            <w:r w:rsidR="00630238">
              <w:rPr>
                <w:noProof/>
                <w:webHidden/>
              </w:rPr>
              <w:t>i</w:t>
            </w:r>
            <w:r w:rsidR="00630238">
              <w:rPr>
                <w:noProof/>
                <w:webHidden/>
              </w:rPr>
              <w:fldChar w:fldCharType="end"/>
            </w:r>
          </w:hyperlink>
        </w:p>
        <w:p w14:paraId="4EAEFBB3" w14:textId="4687FD60" w:rsidR="00630238" w:rsidRDefault="0063023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6132484" w:history="1">
            <w:r w:rsidRPr="00076F2A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61324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FADAE5" w14:textId="6FBD57E4" w:rsidR="00630238" w:rsidRDefault="0063023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6132485" w:history="1">
            <w:r w:rsidRPr="00076F2A">
              <w:rPr>
                <w:rStyle w:val="aa"/>
                <w:noProof/>
              </w:rPr>
              <w:t xml:space="preserve">1 </w:t>
            </w:r>
            <w:r w:rsidRPr="00076F2A">
              <w:rPr>
                <w:rStyle w:val="aa"/>
                <w:noProof/>
              </w:rPr>
              <w:t>诚信承诺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61324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AC4701" w14:textId="600A93E1" w:rsidR="00630238" w:rsidRDefault="0063023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6132486" w:history="1">
            <w:r w:rsidRPr="00076F2A">
              <w:rPr>
                <w:rStyle w:val="aa"/>
                <w:noProof/>
              </w:rPr>
              <w:t xml:space="preserve">2 </w:t>
            </w:r>
            <w:r w:rsidRPr="00076F2A">
              <w:rPr>
                <w:rStyle w:val="aa"/>
                <w:noProof/>
              </w:rPr>
              <w:t>问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61324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2CB39A" w14:textId="2C939C27" w:rsidR="00630238" w:rsidRDefault="0063023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6132487" w:history="1">
            <w:r w:rsidRPr="00076F2A">
              <w:rPr>
                <w:rStyle w:val="aa"/>
                <w:noProof/>
              </w:rPr>
              <w:t xml:space="preserve">3 </w:t>
            </w:r>
            <w:r w:rsidRPr="00076F2A">
              <w:rPr>
                <w:rStyle w:val="aa"/>
                <w:noProof/>
              </w:rPr>
              <w:t>答卷</w:t>
            </w:r>
            <w:r w:rsidRPr="00076F2A">
              <w:rPr>
                <w:rStyle w:val="aa"/>
                <w:noProof/>
              </w:rPr>
              <w:t>2022-06-14 16:00-18: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61324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F2E44E" w14:textId="4A77553D" w:rsidR="00630238" w:rsidRDefault="0063023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6132488" w:history="1">
            <w:r w:rsidRPr="00076F2A">
              <w:rPr>
                <w:rStyle w:val="aa"/>
                <w:noProof/>
              </w:rPr>
              <w:t>4 Cheat-she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61324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006544A4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4D870EB9" w14:textId="102009DF" w:rsidR="00E643EC" w:rsidRDefault="00E643EC" w:rsidP="00751BC9">
      <w:pPr>
        <w:pStyle w:val="1"/>
        <w:spacing w:before="156" w:after="156"/>
      </w:pPr>
      <w:bookmarkStart w:id="4" w:name="_Toc106132485"/>
      <w:r>
        <w:rPr>
          <w:rFonts w:hint="eastAsia"/>
        </w:rPr>
        <w:lastRenderedPageBreak/>
        <w:t>诚信承诺书</w:t>
      </w:r>
      <w:bookmarkEnd w:id="4"/>
    </w:p>
    <w:p w14:paraId="38276BCE" w14:textId="0292520F" w:rsidR="00FA4F04" w:rsidRDefault="002066F4" w:rsidP="003C665F">
      <w:pPr>
        <w:pStyle w:val="a2"/>
        <w:ind w:firstLine="0"/>
        <w:jc w:val="center"/>
      </w:pPr>
      <w:r w:rsidRPr="000B1F12">
        <w:rPr>
          <w:noProof/>
        </w:rPr>
        <w:drawing>
          <wp:inline distT="0" distB="0" distL="0" distR="0" wp14:anchorId="4262AC97" wp14:editId="728D7D2D">
            <wp:extent cx="5274310" cy="7429500"/>
            <wp:effectExtent l="0" t="0" r="2540" b="0"/>
            <wp:docPr id="1" name="图片 1" descr="C:\Users\31301\AppData\Local\Temp\WeChat Files\54a171cae7b7d79dd0596c183e687b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54a171cae7b7d79dd0596c183e687b8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2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3F1A4" w14:textId="77777777" w:rsidR="003C665F" w:rsidRDefault="003C665F" w:rsidP="003C665F">
      <w:pPr>
        <w:pStyle w:val="a2"/>
        <w:ind w:firstLine="0"/>
      </w:pPr>
    </w:p>
    <w:p w14:paraId="0732BE4B" w14:textId="77777777" w:rsidR="00FA4F04" w:rsidRDefault="00FA4F04" w:rsidP="00FA4F04">
      <w:pPr>
        <w:pStyle w:val="a2"/>
        <w:sectPr w:rsidR="00FA4F04" w:rsidSect="00FA4F04">
          <w:headerReference w:type="default" r:id="rId11"/>
          <w:footerReference w:type="default" r:id="rId12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9086370" w14:textId="7B64E092" w:rsidR="00D534FB" w:rsidRDefault="00D534FB" w:rsidP="00751BC9">
      <w:pPr>
        <w:pStyle w:val="1"/>
        <w:spacing w:before="156" w:after="156"/>
      </w:pPr>
      <w:bookmarkStart w:id="5" w:name="_Toc106132486"/>
      <w:r>
        <w:rPr>
          <w:rFonts w:hint="eastAsia"/>
        </w:rPr>
        <w:lastRenderedPageBreak/>
        <w:t>问卷</w:t>
      </w:r>
      <w:bookmarkEnd w:id="5"/>
    </w:p>
    <w:p w14:paraId="68082F2E" w14:textId="3C161457" w:rsidR="00525E33" w:rsidRDefault="00F16AA8" w:rsidP="00525E33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CA187CB" wp14:editId="7CBDD646">
            <wp:extent cx="5274310" cy="7458709"/>
            <wp:effectExtent l="0" t="0" r="254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171EC1" w14:textId="5F523701" w:rsidR="00F16AA8" w:rsidRDefault="00F16AA8" w:rsidP="00525E33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80DD71E" wp14:editId="03613FDA">
            <wp:extent cx="5274310" cy="7458709"/>
            <wp:effectExtent l="0" t="0" r="254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1512E1" w14:textId="4656DEA4" w:rsidR="00F16AA8" w:rsidRDefault="00F16AA8" w:rsidP="00525E33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F0ED27A" wp14:editId="04882331">
            <wp:extent cx="5274310" cy="7458709"/>
            <wp:effectExtent l="0" t="0" r="254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A80170" w14:textId="492521CA" w:rsidR="00F16AA8" w:rsidRDefault="00F16AA8" w:rsidP="00525E33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E0AB849" wp14:editId="2F0D8AB7">
            <wp:extent cx="5274310" cy="7458709"/>
            <wp:effectExtent l="0" t="0" r="254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8E193A" w14:textId="69AEC4E0" w:rsidR="00F16AA8" w:rsidRDefault="00F16AA8" w:rsidP="00525E33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0A09177" wp14:editId="74CBDDDF">
            <wp:extent cx="5274310" cy="7458709"/>
            <wp:effectExtent l="0" t="0" r="254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3C4FA" w14:textId="77777777" w:rsidR="00F16AA8" w:rsidRDefault="00F16AA8" w:rsidP="00525E33">
      <w:pPr>
        <w:pStyle w:val="a2"/>
        <w:ind w:firstLine="0"/>
        <w:jc w:val="center"/>
      </w:pPr>
    </w:p>
    <w:p w14:paraId="05077E64" w14:textId="2B9961B5" w:rsidR="00063C83" w:rsidRDefault="00063C83" w:rsidP="00525E33">
      <w:pPr>
        <w:pStyle w:val="a2"/>
        <w:ind w:firstLine="0"/>
        <w:jc w:val="center"/>
      </w:pPr>
    </w:p>
    <w:p w14:paraId="6D314A04" w14:textId="77777777" w:rsidR="00624411" w:rsidRDefault="00624411" w:rsidP="00525E33">
      <w:pPr>
        <w:pStyle w:val="a2"/>
        <w:ind w:firstLine="0"/>
        <w:jc w:val="center"/>
        <w:sectPr w:rsidR="00624411" w:rsidSect="00A07C1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AB91F74" w14:textId="6B933276" w:rsidR="00F719D4" w:rsidRDefault="00D534FB" w:rsidP="00751BC9">
      <w:pPr>
        <w:pStyle w:val="1"/>
        <w:spacing w:before="156" w:after="156"/>
      </w:pPr>
      <w:bookmarkStart w:id="6" w:name="_Toc106132487"/>
      <w:r>
        <w:rPr>
          <w:rFonts w:hint="eastAsia"/>
        </w:rPr>
        <w:lastRenderedPageBreak/>
        <w:t>答卷</w:t>
      </w:r>
      <w:r w:rsidR="00BE576C" w:rsidRPr="005A46CA">
        <w:t>2022-06-</w:t>
      </w:r>
      <w:r w:rsidR="00BE576C">
        <w:t>14</w:t>
      </w:r>
      <w:r w:rsidR="00BE576C" w:rsidRPr="005A46CA">
        <w:t xml:space="preserve"> 1</w:t>
      </w:r>
      <w:r w:rsidR="00BE576C">
        <w:t>6</w:t>
      </w:r>
      <w:r w:rsidR="00BE576C" w:rsidRPr="005A46CA">
        <w:t>:00-1</w:t>
      </w:r>
      <w:r w:rsidR="00BE576C">
        <w:t>8</w:t>
      </w:r>
      <w:r w:rsidR="00BE576C" w:rsidRPr="005A46CA">
        <w:t>:00</w:t>
      </w:r>
      <w:bookmarkEnd w:id="6"/>
    </w:p>
    <w:p w14:paraId="4BD5A51A" w14:textId="0AE10A8D" w:rsidR="00AE5AEC" w:rsidRDefault="00D036AF" w:rsidP="00F87495">
      <w:pPr>
        <w:pStyle w:val="a2"/>
        <w:ind w:firstLine="0"/>
        <w:jc w:val="center"/>
      </w:pPr>
      <w:r w:rsidRPr="00D036AF">
        <w:rPr>
          <w:noProof/>
        </w:rPr>
        <w:drawing>
          <wp:inline distT="0" distB="0" distL="0" distR="0" wp14:anchorId="4E604B30" wp14:editId="7B27789B">
            <wp:extent cx="5274310" cy="7396027"/>
            <wp:effectExtent l="0" t="0" r="2540" b="0"/>
            <wp:docPr id="3" name="图片 3" descr="C:\Users\31301\AppData\Local\Temp\WeChat Files\3d50b36409b49233a230e0b8de8f73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3d50b36409b49233a230e0b8de8f73a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96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5E8BFA" w14:textId="2930EE5C" w:rsidR="00D036AF" w:rsidRDefault="00D036AF" w:rsidP="00F87495">
      <w:pPr>
        <w:pStyle w:val="a2"/>
        <w:ind w:firstLine="0"/>
        <w:jc w:val="center"/>
      </w:pPr>
      <w:r w:rsidRPr="00D036AF">
        <w:rPr>
          <w:noProof/>
        </w:rPr>
        <w:lastRenderedPageBreak/>
        <w:drawing>
          <wp:inline distT="0" distB="0" distL="0" distR="0" wp14:anchorId="6B70DE73" wp14:editId="311E7ACC">
            <wp:extent cx="5274310" cy="7452890"/>
            <wp:effectExtent l="0" t="0" r="2540" b="0"/>
            <wp:docPr id="5" name="图片 5" descr="C:\Users\31301\AppData\Local\Temp\WeChat Files\5edd385e57abb6e8639ae5e7a57f7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1301\AppData\Local\Temp\WeChat Files\5edd385e57abb6e8639ae5e7a57f735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2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35022F" w14:textId="3C24DEB5" w:rsidR="00D036AF" w:rsidRDefault="001539DE" w:rsidP="00F87495">
      <w:pPr>
        <w:pStyle w:val="a2"/>
        <w:ind w:firstLine="0"/>
        <w:jc w:val="center"/>
      </w:pPr>
      <w:r w:rsidRPr="001539DE">
        <w:rPr>
          <w:noProof/>
        </w:rPr>
        <w:lastRenderedPageBreak/>
        <w:drawing>
          <wp:inline distT="0" distB="0" distL="0" distR="0" wp14:anchorId="32FD17CD" wp14:editId="6AE8FDEE">
            <wp:extent cx="5274310" cy="7384428"/>
            <wp:effectExtent l="0" t="0" r="2540" b="6985"/>
            <wp:docPr id="6" name="图片 6" descr="C:\Users\31301\AppData\Local\Temp\WeChat Files\3c8ad1e2400c75681cef49dc5fc5e0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1301\AppData\Local\Temp\WeChat Files\3c8ad1e2400c75681cef49dc5fc5e0d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84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809819" w14:textId="18584572" w:rsidR="001539DE" w:rsidRDefault="001539DE" w:rsidP="00F87495">
      <w:pPr>
        <w:pStyle w:val="a2"/>
        <w:ind w:firstLine="0"/>
        <w:jc w:val="center"/>
      </w:pPr>
      <w:r w:rsidRPr="001539DE">
        <w:rPr>
          <w:noProof/>
        </w:rPr>
        <w:lastRenderedPageBreak/>
        <w:drawing>
          <wp:inline distT="0" distB="0" distL="0" distR="0" wp14:anchorId="6F9DE4B9" wp14:editId="1EB3A2C8">
            <wp:extent cx="5274310" cy="7542143"/>
            <wp:effectExtent l="0" t="0" r="2540" b="1905"/>
            <wp:docPr id="7" name="图片 7" descr="C:\Users\31301\AppData\Local\Temp\WeChat Files\d41177685de4be3806b36f04316ff5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1301\AppData\Local\Temp\WeChat Files\d41177685de4be3806b36f04316ff53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421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23B69" w14:textId="77777777" w:rsidR="0096239A" w:rsidRDefault="0096239A" w:rsidP="00F87495">
      <w:pPr>
        <w:pStyle w:val="a2"/>
        <w:ind w:firstLine="0"/>
        <w:jc w:val="center"/>
        <w:sectPr w:rsidR="0096239A" w:rsidSect="00A07C1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6A7C132" w14:textId="379436DD" w:rsidR="00AE5AEC" w:rsidRDefault="00FB7556" w:rsidP="00FB7556">
      <w:pPr>
        <w:pStyle w:val="1"/>
        <w:spacing w:before="156" w:after="156"/>
      </w:pPr>
      <w:bookmarkStart w:id="7" w:name="_Toc106132488"/>
      <w:r>
        <w:lastRenderedPageBreak/>
        <w:t>Cheat-sheet</w:t>
      </w:r>
      <w:bookmarkEnd w:id="7"/>
    </w:p>
    <w:p w14:paraId="4C098411" w14:textId="65E2F147" w:rsidR="0096239A" w:rsidRDefault="0096239A" w:rsidP="0096239A">
      <w:pPr>
        <w:pStyle w:val="a2"/>
        <w:ind w:firstLine="0"/>
      </w:pPr>
      <w:r>
        <w:rPr>
          <w:noProof/>
        </w:rPr>
        <w:drawing>
          <wp:inline distT="0" distB="0" distL="0" distR="0" wp14:anchorId="3D6255C8" wp14:editId="4B5B0F36">
            <wp:extent cx="5274310" cy="7431190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31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4F1F3D" w14:textId="3FE6B1C8" w:rsidR="0096239A" w:rsidRDefault="0096239A" w:rsidP="0096239A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5C6D4AF" wp14:editId="4681FB78">
            <wp:extent cx="5274310" cy="7468786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68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0"/>
    <w:p w14:paraId="103F0BDE" w14:textId="77777777" w:rsidR="0096239A" w:rsidRPr="0096239A" w:rsidRDefault="0096239A" w:rsidP="0096239A">
      <w:pPr>
        <w:pStyle w:val="a2"/>
        <w:ind w:firstLine="0"/>
        <w:jc w:val="center"/>
        <w:rPr>
          <w:rFonts w:hint="eastAsia"/>
        </w:rPr>
      </w:pPr>
    </w:p>
    <w:sectPr w:rsidR="0096239A" w:rsidRPr="0096239A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4B5E95" w14:textId="77777777" w:rsidR="002E292C" w:rsidRDefault="002E292C" w:rsidP="00E26F2C">
      <w:r>
        <w:separator/>
      </w:r>
    </w:p>
  </w:endnote>
  <w:endnote w:type="continuationSeparator" w:id="0">
    <w:p w14:paraId="5ED55BC8" w14:textId="77777777" w:rsidR="002E292C" w:rsidRDefault="002E292C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C9EEBB8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FB7556">
      <w:rPr>
        <w:rFonts w:ascii="Times New Roman" w:eastAsia="宋体" w:hAnsi="Times New Roman" w:cs="Times New Roman"/>
        <w:noProof/>
      </w:rPr>
      <w:t>2022-06-14 18:1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770F1" w14:textId="39BE35C8" w:rsidR="00FA4F04" w:rsidRPr="0059414B" w:rsidRDefault="00FA4F04">
    <w:pPr>
      <w:pStyle w:val="a8"/>
      <w:rPr>
        <w:rFonts w:ascii="Times New Roman" w:eastAsia="宋体" w:hAnsi="Times New Roman" w:cs="Times New Roman"/>
      </w:rPr>
    </w:pPr>
    <w:r w:rsidRPr="0059414B">
      <w:rPr>
        <w:rFonts w:ascii="Times New Roman" w:eastAsia="宋体" w:hAnsi="Times New Roman" w:cs="Times New Roman"/>
      </w:rPr>
      <w:t>weiguorui@sjtu.edu.cn</w:t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page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Pr="0059414B">
      <w:rPr>
        <w:rFonts w:ascii="Times New Roman" w:eastAsia="宋体" w:hAnsi="Times New Roman" w:cs="Times New Roman"/>
        <w:b/>
        <w:noProof/>
      </w:rPr>
      <w:t>1</w:t>
    </w:r>
    <w:r w:rsidRPr="0059414B">
      <w:rPr>
        <w:rFonts w:ascii="Times New Roman" w:eastAsia="宋体" w:hAnsi="Times New Roman" w:cs="Times New Roman"/>
        <w:b/>
      </w:rPr>
      <w:fldChar w:fldCharType="end"/>
    </w:r>
    <w:r w:rsidR="0059414B">
      <w:rPr>
        <w:rFonts w:ascii="Times New Roman" w:eastAsia="宋体" w:hAnsi="Times New Roman" w:cs="Times New Roman"/>
        <w:b/>
      </w:rPr>
      <w:t xml:space="preserve"> </w:t>
    </w:r>
    <w:r w:rsidR="0059414B">
      <w:rPr>
        <w:rFonts w:ascii="Times New Roman" w:eastAsia="宋体" w:hAnsi="Times New Roman" w:cs="Times New Roman" w:hint="eastAsia"/>
        <w:b/>
      </w:rPr>
      <w:t>/</w:t>
    </w:r>
    <w:r w:rsidR="0059414B">
      <w:rPr>
        <w:rFonts w:ascii="Times New Roman" w:eastAsia="宋体" w:hAnsi="Times New Roman" w:cs="Times New Roman"/>
        <w:b/>
      </w:rPr>
      <w:t xml:space="preserve"> </w:t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=</w:instrText>
    </w:r>
    <w:r w:rsidRPr="0059414B">
      <w:rPr>
        <w:rFonts w:ascii="Times New Roman" w:eastAsia="宋体" w:hAnsi="Times New Roman" w:cs="Times New Roman"/>
        <w:b/>
        <w:sz w:val="16"/>
      </w:rPr>
      <w:fldChar w:fldCharType="begin"/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instrText>NUMPAGES</w:instrText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  <w:sz w:val="16"/>
      </w:rPr>
      <w:fldChar w:fldCharType="separate"/>
    </w:r>
    <w:r w:rsidR="00630238">
      <w:rPr>
        <w:rFonts w:ascii="Times New Roman" w:eastAsia="宋体" w:hAnsi="Times New Roman" w:cs="Times New Roman"/>
        <w:b/>
        <w:noProof/>
      </w:rPr>
      <w:instrText>14</w:instrText>
    </w:r>
    <w:r w:rsidRPr="0059414B">
      <w:rPr>
        <w:rFonts w:ascii="Times New Roman" w:eastAsia="宋体" w:hAnsi="Times New Roman" w:cs="Times New Roman"/>
        <w:b/>
        <w:sz w:val="16"/>
      </w:rPr>
      <w:fldChar w:fldCharType="end"/>
    </w:r>
    <w:r w:rsidRPr="0059414B">
      <w:rPr>
        <w:rFonts w:ascii="Times New Roman" w:eastAsia="宋体" w:hAnsi="Times New Roman" w:cs="Times New Roman"/>
        <w:b/>
        <w:sz w:val="16"/>
      </w:rPr>
      <w:instrText>-2</w:instrText>
    </w:r>
    <w:r w:rsidRPr="0059414B">
      <w:rPr>
        <w:rFonts w:ascii="Times New Roman" w:eastAsia="宋体" w:hAnsi="Times New Roman" w:cs="Times New Roman"/>
        <w:b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="00630238">
      <w:rPr>
        <w:rFonts w:ascii="Times New Roman" w:eastAsia="宋体" w:hAnsi="Times New Roman" w:cs="Times New Roman"/>
        <w:b/>
        <w:noProof/>
      </w:rPr>
      <w:t>12</w:t>
    </w:r>
    <w:r w:rsidRPr="0059414B">
      <w:rPr>
        <w:rFonts w:ascii="Times New Roman" w:eastAsia="宋体" w:hAnsi="Times New Roman" w:cs="Times New Roman"/>
        <w:b/>
      </w:rPr>
      <w:fldChar w:fldCharType="end"/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</w:rPr>
      <w:fldChar w:fldCharType="begin"/>
    </w:r>
    <w:r w:rsidRPr="0059414B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59414B">
      <w:rPr>
        <w:rFonts w:ascii="Times New Roman" w:eastAsia="宋体" w:hAnsi="Times New Roman" w:cs="Times New Roman"/>
      </w:rPr>
      <w:fldChar w:fldCharType="separate"/>
    </w:r>
    <w:r w:rsidR="00FB7556">
      <w:rPr>
        <w:rFonts w:ascii="Times New Roman" w:eastAsia="宋体" w:hAnsi="Times New Roman" w:cs="Times New Roman"/>
        <w:noProof/>
      </w:rPr>
      <w:t>2022-06-14 18:11:00</w:t>
    </w:r>
    <w:r w:rsidRPr="0059414B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6F1700" w14:textId="77777777" w:rsidR="002E292C" w:rsidRDefault="002E292C" w:rsidP="00E26F2C">
      <w:r>
        <w:separator/>
      </w:r>
    </w:p>
  </w:footnote>
  <w:footnote w:type="continuationSeparator" w:id="0">
    <w:p w14:paraId="08C0EA9F" w14:textId="77777777" w:rsidR="002E292C" w:rsidRDefault="002E292C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1D1143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02F97EF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B65198" w:rsidRPr="00B65198">
      <w:rPr>
        <w:rFonts w:ascii="Times New Roman" w:eastAsia="宋体" w:hAnsi="Times New Roman" w:cs="Times New Roman" w:hint="eastAsia"/>
      </w:rPr>
      <w:t>研</w:t>
    </w:r>
    <w:proofErr w:type="gramEnd"/>
    <w:r w:rsidR="00B65198" w:rsidRPr="00B65198">
      <w:rPr>
        <w:rFonts w:ascii="Times New Roman" w:eastAsia="宋体" w:hAnsi="Times New Roman" w:cs="Times New Roman"/>
      </w:rPr>
      <w:t>-STAT6001-M01-</w:t>
    </w:r>
    <w:r w:rsidR="00B65198" w:rsidRPr="00B65198">
      <w:rPr>
        <w:rFonts w:ascii="Times New Roman" w:eastAsia="宋体" w:hAnsi="Times New Roman" w:cs="Times New Roman"/>
      </w:rPr>
      <w:t>基础数理统计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0417FB9E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3CC0ACBA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B65198" w:rsidRPr="00B65198">
      <w:rPr>
        <w:rFonts w:ascii="Times New Roman" w:eastAsia="宋体" w:hAnsi="Times New Roman" w:cs="Times New Roman" w:hint="eastAsia"/>
      </w:rPr>
      <w:t>研</w:t>
    </w:r>
    <w:proofErr w:type="gramEnd"/>
    <w:r w:rsidR="00B65198" w:rsidRPr="00B65198">
      <w:rPr>
        <w:rFonts w:ascii="Times New Roman" w:eastAsia="宋体" w:hAnsi="Times New Roman" w:cs="Times New Roman"/>
      </w:rPr>
      <w:t>-STAT6001-M01-</w:t>
    </w:r>
    <w:r w:rsidR="00B65198" w:rsidRPr="00B65198">
      <w:rPr>
        <w:rFonts w:ascii="Times New Roman" w:eastAsia="宋体" w:hAnsi="Times New Roman" w:cs="Times New Roman"/>
      </w:rPr>
      <w:t>基础数理统计</w:t>
    </w:r>
    <w:r w:rsidRPr="00E26F2C">
      <w:rPr>
        <w:rFonts w:ascii="Times New Roman" w:eastAsia="宋体" w:hAnsi="Times New Roman" w:cs="Times New Roman"/>
      </w:rPr>
      <w:tab/>
    </w:r>
    <w:r w:rsidR="008B2176"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1EB3"/>
    <w:rsid w:val="00062095"/>
    <w:rsid w:val="00063C83"/>
    <w:rsid w:val="0006613A"/>
    <w:rsid w:val="00070B1B"/>
    <w:rsid w:val="000710F5"/>
    <w:rsid w:val="0008202A"/>
    <w:rsid w:val="00084F01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12"/>
    <w:rsid w:val="000B1F8C"/>
    <w:rsid w:val="000B357B"/>
    <w:rsid w:val="000B42CC"/>
    <w:rsid w:val="000C515B"/>
    <w:rsid w:val="000C5641"/>
    <w:rsid w:val="000C5F70"/>
    <w:rsid w:val="000C6D8D"/>
    <w:rsid w:val="000D161C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9DE"/>
    <w:rsid w:val="00153A12"/>
    <w:rsid w:val="001552F1"/>
    <w:rsid w:val="00164A5E"/>
    <w:rsid w:val="00166030"/>
    <w:rsid w:val="00167417"/>
    <w:rsid w:val="0017033C"/>
    <w:rsid w:val="00182F27"/>
    <w:rsid w:val="00184C61"/>
    <w:rsid w:val="00185EFD"/>
    <w:rsid w:val="00186A76"/>
    <w:rsid w:val="00194017"/>
    <w:rsid w:val="00197340"/>
    <w:rsid w:val="001A6679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6F4"/>
    <w:rsid w:val="00206B2E"/>
    <w:rsid w:val="00211748"/>
    <w:rsid w:val="00224259"/>
    <w:rsid w:val="00230C5E"/>
    <w:rsid w:val="00234E56"/>
    <w:rsid w:val="00234E79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92C"/>
    <w:rsid w:val="002E2C50"/>
    <w:rsid w:val="002F700C"/>
    <w:rsid w:val="003115F5"/>
    <w:rsid w:val="00314782"/>
    <w:rsid w:val="003175D5"/>
    <w:rsid w:val="00325749"/>
    <w:rsid w:val="00330FFF"/>
    <w:rsid w:val="003434B9"/>
    <w:rsid w:val="00343683"/>
    <w:rsid w:val="00343DB5"/>
    <w:rsid w:val="003467E7"/>
    <w:rsid w:val="00347617"/>
    <w:rsid w:val="0035231C"/>
    <w:rsid w:val="00354FFB"/>
    <w:rsid w:val="00361D57"/>
    <w:rsid w:val="00367212"/>
    <w:rsid w:val="003673BD"/>
    <w:rsid w:val="00367597"/>
    <w:rsid w:val="0037343E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C665F"/>
    <w:rsid w:val="003D3291"/>
    <w:rsid w:val="003D4D88"/>
    <w:rsid w:val="003D59B4"/>
    <w:rsid w:val="003E0613"/>
    <w:rsid w:val="003E4412"/>
    <w:rsid w:val="003E4A60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C7589"/>
    <w:rsid w:val="004D09F2"/>
    <w:rsid w:val="004D45B1"/>
    <w:rsid w:val="004D73F4"/>
    <w:rsid w:val="004E2363"/>
    <w:rsid w:val="004F0038"/>
    <w:rsid w:val="004F15C3"/>
    <w:rsid w:val="004F2540"/>
    <w:rsid w:val="004F372E"/>
    <w:rsid w:val="00521687"/>
    <w:rsid w:val="0052320E"/>
    <w:rsid w:val="0052482C"/>
    <w:rsid w:val="00525E33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414B"/>
    <w:rsid w:val="00595051"/>
    <w:rsid w:val="005A2047"/>
    <w:rsid w:val="005A265F"/>
    <w:rsid w:val="005A36BA"/>
    <w:rsid w:val="005A46CA"/>
    <w:rsid w:val="005B09BE"/>
    <w:rsid w:val="005B0F18"/>
    <w:rsid w:val="005B18C8"/>
    <w:rsid w:val="005B6927"/>
    <w:rsid w:val="005B6C8F"/>
    <w:rsid w:val="005B7055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4845"/>
    <w:rsid w:val="005F5655"/>
    <w:rsid w:val="005F65E7"/>
    <w:rsid w:val="00600CDA"/>
    <w:rsid w:val="00603DC9"/>
    <w:rsid w:val="006117E4"/>
    <w:rsid w:val="00615CEA"/>
    <w:rsid w:val="006176F4"/>
    <w:rsid w:val="006226A4"/>
    <w:rsid w:val="00624411"/>
    <w:rsid w:val="006248B9"/>
    <w:rsid w:val="00626968"/>
    <w:rsid w:val="00630238"/>
    <w:rsid w:val="006302FB"/>
    <w:rsid w:val="00633446"/>
    <w:rsid w:val="00635C68"/>
    <w:rsid w:val="00635E37"/>
    <w:rsid w:val="0064103B"/>
    <w:rsid w:val="00645F59"/>
    <w:rsid w:val="00646B52"/>
    <w:rsid w:val="006471EB"/>
    <w:rsid w:val="0065045E"/>
    <w:rsid w:val="00650ACF"/>
    <w:rsid w:val="00651D05"/>
    <w:rsid w:val="00652A07"/>
    <w:rsid w:val="006572BD"/>
    <w:rsid w:val="00661D94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197F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4311"/>
    <w:rsid w:val="00726123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5F3E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92199"/>
    <w:rsid w:val="00797D3C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3B50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C49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176"/>
    <w:rsid w:val="008B2B8C"/>
    <w:rsid w:val="008B4F78"/>
    <w:rsid w:val="008B5311"/>
    <w:rsid w:val="008B70E9"/>
    <w:rsid w:val="008C7647"/>
    <w:rsid w:val="008E0A54"/>
    <w:rsid w:val="008E38DE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39A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9D6"/>
    <w:rsid w:val="00A26A2B"/>
    <w:rsid w:val="00A3192C"/>
    <w:rsid w:val="00A36221"/>
    <w:rsid w:val="00A362DC"/>
    <w:rsid w:val="00A372A9"/>
    <w:rsid w:val="00A419DD"/>
    <w:rsid w:val="00A4220F"/>
    <w:rsid w:val="00A449AB"/>
    <w:rsid w:val="00A478D8"/>
    <w:rsid w:val="00A56669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E5AEC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5A7"/>
    <w:rsid w:val="00B2083B"/>
    <w:rsid w:val="00B21ED0"/>
    <w:rsid w:val="00B3135F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5198"/>
    <w:rsid w:val="00B661F5"/>
    <w:rsid w:val="00B72783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B772C"/>
    <w:rsid w:val="00BC54E7"/>
    <w:rsid w:val="00BC64F7"/>
    <w:rsid w:val="00BD04DD"/>
    <w:rsid w:val="00BD112E"/>
    <w:rsid w:val="00BD1379"/>
    <w:rsid w:val="00BD389E"/>
    <w:rsid w:val="00BD435F"/>
    <w:rsid w:val="00BD6483"/>
    <w:rsid w:val="00BE0AE4"/>
    <w:rsid w:val="00BE443C"/>
    <w:rsid w:val="00BE47D7"/>
    <w:rsid w:val="00BE576C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4FCD"/>
    <w:rsid w:val="00CE73D5"/>
    <w:rsid w:val="00CE7C31"/>
    <w:rsid w:val="00CF2D87"/>
    <w:rsid w:val="00CF3F30"/>
    <w:rsid w:val="00CF5F90"/>
    <w:rsid w:val="00CF6F73"/>
    <w:rsid w:val="00CF715E"/>
    <w:rsid w:val="00D00F7E"/>
    <w:rsid w:val="00D036AF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462F8"/>
    <w:rsid w:val="00D51FF0"/>
    <w:rsid w:val="00D529AD"/>
    <w:rsid w:val="00D534FB"/>
    <w:rsid w:val="00D54953"/>
    <w:rsid w:val="00D57F5F"/>
    <w:rsid w:val="00D605B0"/>
    <w:rsid w:val="00D62E07"/>
    <w:rsid w:val="00D636E5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C2E6A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5740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643EC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932B5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4DBD"/>
    <w:rsid w:val="00F15A61"/>
    <w:rsid w:val="00F16713"/>
    <w:rsid w:val="00F16AA8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495"/>
    <w:rsid w:val="00F87CD2"/>
    <w:rsid w:val="00F90138"/>
    <w:rsid w:val="00F934F9"/>
    <w:rsid w:val="00F94FFD"/>
    <w:rsid w:val="00FA24C6"/>
    <w:rsid w:val="00FA4164"/>
    <w:rsid w:val="00FA4F04"/>
    <w:rsid w:val="00FB41B9"/>
    <w:rsid w:val="00FB6CA5"/>
    <w:rsid w:val="00FB7556"/>
    <w:rsid w:val="00FC0562"/>
    <w:rsid w:val="00FC15B4"/>
    <w:rsid w:val="00FC1D75"/>
    <w:rsid w:val="00FC36F1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33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154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0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jpeg"/><Relationship Id="rId10" Type="http://schemas.openxmlformats.org/officeDocument/2006/relationships/image" Target="media/image2.jpeg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png"/><Relationship Id="rId22" Type="http://schemas.openxmlformats.org/officeDocument/2006/relationships/image" Target="media/image1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AB07448-2DFF-405C-ADE5-23A7D419A0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14</Pages>
  <Words>283</Words>
  <Characters>1619</Characters>
  <Application>Microsoft Office Word</Application>
  <DocSecurity>0</DocSecurity>
  <Lines>13</Lines>
  <Paragraphs>3</Paragraphs>
  <ScaleCrop>false</ScaleCrop>
  <Company/>
  <LinksUpToDate>false</LinksUpToDate>
  <CharactersWithSpaces>1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1</cp:revision>
  <cp:lastPrinted>2022-05-16T09:18:00Z</cp:lastPrinted>
  <dcterms:created xsi:type="dcterms:W3CDTF">2022-06-14T07:53:00Z</dcterms:created>
  <dcterms:modified xsi:type="dcterms:W3CDTF">2022-06-14T12:54:00Z</dcterms:modified>
</cp:coreProperties>
</file>